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3B3019" w14:textId="2605FDC2" w:rsidR="006477E7" w:rsidRPr="002C0323" w:rsidRDefault="009C70C6">
      <w:pPr>
        <w:rPr>
          <w:b/>
          <w:bCs/>
          <w:sz w:val="28"/>
          <w:szCs w:val="28"/>
        </w:rPr>
      </w:pPr>
      <w:r w:rsidRPr="002C0323">
        <w:rPr>
          <w:b/>
          <w:bCs/>
          <w:sz w:val="28"/>
          <w:szCs w:val="28"/>
        </w:rPr>
        <w:t>PYTHON DATA MANIPULATION</w:t>
      </w:r>
    </w:p>
    <w:p w14:paraId="394BD375" w14:textId="47B8579F" w:rsidR="009C70C6" w:rsidRDefault="002A3416">
      <w:pPr>
        <w:rPr>
          <w:sz w:val="24"/>
          <w:szCs w:val="24"/>
        </w:rPr>
      </w:pPr>
      <w:r>
        <w:rPr>
          <w:sz w:val="24"/>
          <w:szCs w:val="24"/>
        </w:rPr>
        <w:t xml:space="preserve">This is a </w:t>
      </w:r>
      <w:r w:rsidR="00F51216">
        <w:rPr>
          <w:sz w:val="24"/>
          <w:szCs w:val="24"/>
        </w:rPr>
        <w:t xml:space="preserve">CT7201 </w:t>
      </w:r>
      <w:r w:rsidR="00212A74">
        <w:rPr>
          <w:sz w:val="24"/>
          <w:szCs w:val="24"/>
        </w:rPr>
        <w:t xml:space="preserve">class </w:t>
      </w:r>
      <w:r w:rsidR="00F51216">
        <w:rPr>
          <w:sz w:val="24"/>
          <w:szCs w:val="24"/>
        </w:rPr>
        <w:t xml:space="preserve">assessment that focuses </w:t>
      </w:r>
      <w:r w:rsidR="00E96911">
        <w:rPr>
          <w:sz w:val="24"/>
          <w:szCs w:val="24"/>
        </w:rPr>
        <w:t>on data manipulation, exploration, analysis</w:t>
      </w:r>
      <w:r w:rsidR="00CE6D18">
        <w:rPr>
          <w:sz w:val="24"/>
          <w:szCs w:val="24"/>
        </w:rPr>
        <w:t xml:space="preserve">, </w:t>
      </w:r>
      <w:r w:rsidR="00E96911">
        <w:rPr>
          <w:sz w:val="24"/>
          <w:szCs w:val="24"/>
        </w:rPr>
        <w:t xml:space="preserve">machine learning models and prediction </w:t>
      </w:r>
      <w:r w:rsidR="00B347E7">
        <w:rPr>
          <w:sz w:val="24"/>
          <w:szCs w:val="24"/>
        </w:rPr>
        <w:t xml:space="preserve">on the </w:t>
      </w:r>
      <w:r w:rsidR="00217226">
        <w:rPr>
          <w:sz w:val="24"/>
          <w:szCs w:val="24"/>
        </w:rPr>
        <w:t>T</w:t>
      </w:r>
      <w:r w:rsidR="00B347E7">
        <w:rPr>
          <w:sz w:val="24"/>
          <w:szCs w:val="24"/>
        </w:rPr>
        <w:t>itanic dataset from Kaggle</w:t>
      </w:r>
      <w:r w:rsidR="00212A74">
        <w:rPr>
          <w:sz w:val="24"/>
          <w:szCs w:val="24"/>
        </w:rPr>
        <w:t xml:space="preserve"> using python as the primary programming language</w:t>
      </w:r>
      <w:r w:rsidR="009708AD">
        <w:rPr>
          <w:sz w:val="24"/>
          <w:szCs w:val="24"/>
        </w:rPr>
        <w:t xml:space="preserve"> </w:t>
      </w:r>
      <w:r w:rsidR="005D0BD9">
        <w:rPr>
          <w:sz w:val="24"/>
          <w:szCs w:val="24"/>
        </w:rPr>
        <w:t xml:space="preserve">completed </w:t>
      </w:r>
      <w:r w:rsidR="009708AD">
        <w:rPr>
          <w:sz w:val="24"/>
          <w:szCs w:val="24"/>
        </w:rPr>
        <w:t xml:space="preserve">in </w:t>
      </w:r>
      <w:r w:rsidR="005D0BD9">
        <w:rPr>
          <w:sz w:val="24"/>
          <w:szCs w:val="24"/>
        </w:rPr>
        <w:t xml:space="preserve">a </w:t>
      </w:r>
      <w:r w:rsidR="00FE1162">
        <w:rPr>
          <w:sz w:val="24"/>
          <w:szCs w:val="24"/>
        </w:rPr>
        <w:t>Jupyter notebook.</w:t>
      </w:r>
    </w:p>
    <w:p w14:paraId="1AEEBFAC" w14:textId="70A9035F" w:rsidR="008B288B" w:rsidRDefault="00F52CE2">
      <w:pPr>
        <w:rPr>
          <w:sz w:val="24"/>
          <w:szCs w:val="24"/>
        </w:rPr>
      </w:pPr>
      <w:r>
        <w:rPr>
          <w:sz w:val="24"/>
          <w:szCs w:val="24"/>
        </w:rPr>
        <w:t>The</w:t>
      </w:r>
      <w:r w:rsidR="006C48C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result is </w:t>
      </w:r>
      <w:r w:rsidR="00A12DFE">
        <w:rPr>
          <w:sz w:val="24"/>
          <w:szCs w:val="24"/>
        </w:rPr>
        <w:t xml:space="preserve">using machine learning to create a model that predicts which </w:t>
      </w:r>
      <w:r w:rsidR="00770E2E">
        <w:rPr>
          <w:sz w:val="24"/>
          <w:szCs w:val="24"/>
        </w:rPr>
        <w:t xml:space="preserve">group of </w:t>
      </w:r>
      <w:r w:rsidR="00A12DFE">
        <w:rPr>
          <w:sz w:val="24"/>
          <w:szCs w:val="24"/>
        </w:rPr>
        <w:t xml:space="preserve">passengers </w:t>
      </w:r>
      <w:r w:rsidR="00E0399D">
        <w:rPr>
          <w:sz w:val="24"/>
          <w:szCs w:val="24"/>
        </w:rPr>
        <w:t xml:space="preserve">survived the infamous </w:t>
      </w:r>
      <w:r w:rsidR="00217226">
        <w:rPr>
          <w:sz w:val="24"/>
          <w:szCs w:val="24"/>
        </w:rPr>
        <w:t>Titanic shipwreck.</w:t>
      </w:r>
    </w:p>
    <w:p w14:paraId="73A4B4F2" w14:textId="18FFD4FF" w:rsidR="00B6646C" w:rsidRDefault="00B6646C">
      <w:pPr>
        <w:rPr>
          <w:b/>
          <w:bCs/>
          <w:sz w:val="24"/>
          <w:szCs w:val="24"/>
        </w:rPr>
      </w:pPr>
      <w:r w:rsidRPr="00AC2536">
        <w:rPr>
          <w:b/>
          <w:bCs/>
          <w:sz w:val="24"/>
          <w:szCs w:val="24"/>
        </w:rPr>
        <w:t>F</w:t>
      </w:r>
      <w:r w:rsidR="00AC2536" w:rsidRPr="00AC2536">
        <w:rPr>
          <w:b/>
          <w:bCs/>
          <w:sz w:val="24"/>
          <w:szCs w:val="24"/>
        </w:rPr>
        <w:t xml:space="preserve">iles </w:t>
      </w:r>
      <w:r w:rsidR="00304308">
        <w:rPr>
          <w:b/>
          <w:bCs/>
          <w:sz w:val="24"/>
          <w:szCs w:val="24"/>
        </w:rPr>
        <w:t xml:space="preserve">Included </w:t>
      </w:r>
      <w:r w:rsidR="00AC2536" w:rsidRPr="00AC2536">
        <w:rPr>
          <w:b/>
          <w:bCs/>
          <w:sz w:val="24"/>
          <w:szCs w:val="24"/>
        </w:rPr>
        <w:t>Within This Project</w:t>
      </w:r>
    </w:p>
    <w:p w14:paraId="362F7162" w14:textId="07702D73" w:rsidR="00AC2536" w:rsidRPr="00442EF7" w:rsidRDefault="001357DF" w:rsidP="00AD50F8">
      <w:pPr>
        <w:pStyle w:val="ListParagraph"/>
        <w:numPr>
          <w:ilvl w:val="0"/>
          <w:numId w:val="3"/>
        </w:numPr>
        <w:rPr>
          <w:sz w:val="24"/>
          <w:szCs w:val="24"/>
        </w:rPr>
      </w:pPr>
      <w:r>
        <w:rPr>
          <w:sz w:val="24"/>
          <w:szCs w:val="24"/>
        </w:rPr>
        <w:t>t</w:t>
      </w:r>
      <w:r w:rsidR="00AD50F8" w:rsidRPr="00442EF7">
        <w:rPr>
          <w:sz w:val="24"/>
          <w:szCs w:val="24"/>
        </w:rPr>
        <w:t>itanic.csv</w:t>
      </w:r>
    </w:p>
    <w:p w14:paraId="69D3CDB9" w14:textId="218339E0" w:rsidR="00AC2536" w:rsidRPr="00893113" w:rsidRDefault="001357DF" w:rsidP="00442EF7">
      <w:pPr>
        <w:pStyle w:val="ListParagraph"/>
        <w:numPr>
          <w:ilvl w:val="0"/>
          <w:numId w:val="3"/>
        </w:numPr>
        <w:rPr>
          <w:b/>
          <w:bCs/>
          <w:sz w:val="24"/>
          <w:szCs w:val="24"/>
        </w:rPr>
      </w:pPr>
      <w:r>
        <w:rPr>
          <w:sz w:val="24"/>
          <w:szCs w:val="24"/>
        </w:rPr>
        <w:t>a</w:t>
      </w:r>
      <w:r w:rsidR="00B31EDD" w:rsidRPr="00442EF7">
        <w:rPr>
          <w:sz w:val="24"/>
          <w:szCs w:val="24"/>
        </w:rPr>
        <w:t>ssignment</w:t>
      </w:r>
      <w:r w:rsidR="0003396F">
        <w:rPr>
          <w:sz w:val="24"/>
          <w:szCs w:val="24"/>
        </w:rPr>
        <w:t>_CT7201</w:t>
      </w:r>
      <w:r w:rsidR="00B31EDD" w:rsidRPr="00442EF7">
        <w:rPr>
          <w:sz w:val="24"/>
          <w:szCs w:val="24"/>
        </w:rPr>
        <w:t>.ipynb</w:t>
      </w:r>
    </w:p>
    <w:p w14:paraId="6C0294C0" w14:textId="38943CC7" w:rsidR="00893113" w:rsidRPr="00442EF7" w:rsidRDefault="00893113" w:rsidP="00893113">
      <w:pPr>
        <w:pStyle w:val="ListParagraph"/>
        <w:numPr>
          <w:ilvl w:val="0"/>
          <w:numId w:val="3"/>
        </w:numPr>
        <w:rPr>
          <w:b/>
          <w:bCs/>
          <w:sz w:val="24"/>
          <w:szCs w:val="24"/>
        </w:rPr>
      </w:pPr>
      <w:r>
        <w:rPr>
          <w:sz w:val="24"/>
          <w:szCs w:val="24"/>
        </w:rPr>
        <w:t>a</w:t>
      </w:r>
      <w:r w:rsidRPr="00442EF7">
        <w:rPr>
          <w:sz w:val="24"/>
          <w:szCs w:val="24"/>
        </w:rPr>
        <w:t>ssignment</w:t>
      </w:r>
      <w:r>
        <w:rPr>
          <w:sz w:val="24"/>
          <w:szCs w:val="24"/>
        </w:rPr>
        <w:t>_CT7201</w:t>
      </w:r>
      <w:r w:rsidRPr="00442EF7">
        <w:rPr>
          <w:sz w:val="24"/>
          <w:szCs w:val="24"/>
        </w:rPr>
        <w:t>.</w:t>
      </w:r>
      <w:r>
        <w:rPr>
          <w:sz w:val="24"/>
          <w:szCs w:val="24"/>
        </w:rPr>
        <w:t>pdf</w:t>
      </w:r>
    </w:p>
    <w:p w14:paraId="69D81C49" w14:textId="543E221E" w:rsidR="00AC2536" w:rsidRDefault="003F452F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Libraries Used </w:t>
      </w:r>
      <w:r w:rsidR="00F6470E">
        <w:rPr>
          <w:b/>
          <w:bCs/>
          <w:sz w:val="24"/>
          <w:szCs w:val="24"/>
        </w:rPr>
        <w:t>W</w:t>
      </w:r>
      <w:r>
        <w:rPr>
          <w:b/>
          <w:bCs/>
          <w:sz w:val="24"/>
          <w:szCs w:val="24"/>
        </w:rPr>
        <w:t>ithin This Project</w:t>
      </w:r>
    </w:p>
    <w:p w14:paraId="42A7B521" w14:textId="51A180F1" w:rsidR="003F452F" w:rsidRPr="00F0405D" w:rsidRDefault="0069269F">
      <w:pPr>
        <w:rPr>
          <w:b/>
          <w:bCs/>
          <w:sz w:val="24"/>
          <w:szCs w:val="24"/>
          <w:u w:val="single"/>
        </w:rPr>
      </w:pPr>
      <w:r w:rsidRPr="00F0405D">
        <w:rPr>
          <w:b/>
          <w:bCs/>
          <w:sz w:val="24"/>
          <w:szCs w:val="24"/>
          <w:u w:val="single"/>
        </w:rPr>
        <w:t>Pandas</w:t>
      </w:r>
    </w:p>
    <w:p w14:paraId="10A7E81A" w14:textId="77777777" w:rsidR="00BD5946" w:rsidRDefault="00A21577">
      <w:pPr>
        <w:rPr>
          <w:sz w:val="24"/>
          <w:szCs w:val="24"/>
        </w:rPr>
      </w:pPr>
      <w:r>
        <w:rPr>
          <w:sz w:val="24"/>
          <w:szCs w:val="24"/>
        </w:rPr>
        <w:t>This is a python package pr</w:t>
      </w:r>
      <w:r w:rsidR="00FC136C">
        <w:rPr>
          <w:sz w:val="24"/>
          <w:szCs w:val="24"/>
        </w:rPr>
        <w:t>oviding fast, flexible</w:t>
      </w:r>
      <w:r w:rsidR="00465333">
        <w:rPr>
          <w:sz w:val="24"/>
          <w:szCs w:val="24"/>
        </w:rPr>
        <w:t xml:space="preserve">, and expressive data structures built to make working with relational </w:t>
      </w:r>
      <w:r w:rsidR="00BD5946">
        <w:rPr>
          <w:sz w:val="24"/>
          <w:szCs w:val="24"/>
        </w:rPr>
        <w:t xml:space="preserve">data intuitive </w:t>
      </w:r>
      <w:r w:rsidR="00BD5946">
        <w:rPr>
          <w:sz w:val="24"/>
          <w:szCs w:val="24"/>
        </w:rPr>
        <w:fldChar w:fldCharType="begin"/>
      </w:r>
      <w:r w:rsidR="00BD5946">
        <w:rPr>
          <w:sz w:val="24"/>
          <w:szCs w:val="24"/>
        </w:rPr>
        <w:instrText xml:space="preserve"> ADDIN EN.CITE &lt;EndNote&gt;&lt;Cite&gt;&lt;Author&gt;Pandas-docs&lt;/Author&gt;&lt;RecNum&gt;26&lt;/RecNum&gt;&lt;DisplayText&gt;[1]&lt;/DisplayText&gt;&lt;record&gt;&lt;rec-number&gt;26&lt;/rec-number&gt;&lt;foreign-keys&gt;&lt;key app="EN" db-id="wfpxsdf062rf58eerro5sdfudrw09xfwzfr5" timestamp="1652702371"&gt;26&lt;/key&gt;&lt;/foreign-keys&gt;&lt;ref-type name="Journal Article"&gt;17&lt;/ref-type&gt;&lt;contributors&gt;&lt;authors&gt;&lt;author&gt;Pandas-docs&lt;/author&gt;&lt;/authors&gt;&lt;/contributors&gt;&lt;titles&gt;&lt;title&gt;Pandas Documentation&lt;/title&gt;&lt;/titles&gt;&lt;dates&gt;&lt;/dates&gt;&lt;urls&gt;&lt;related-urls&gt;&lt;url&gt;https://pandas.pydata.org/pandas-docs/stable/getting_started/index.html&lt;/url&gt;&lt;/related-urls&gt;&lt;/urls&gt;&lt;/record&gt;&lt;/Cite&gt;&lt;/EndNote&gt;</w:instrText>
      </w:r>
      <w:r w:rsidR="00BD5946">
        <w:rPr>
          <w:sz w:val="24"/>
          <w:szCs w:val="24"/>
        </w:rPr>
        <w:fldChar w:fldCharType="separate"/>
      </w:r>
      <w:r w:rsidR="00BD5946">
        <w:rPr>
          <w:noProof/>
          <w:sz w:val="24"/>
          <w:szCs w:val="24"/>
        </w:rPr>
        <w:t>[1]</w:t>
      </w:r>
      <w:r w:rsidR="00BD5946">
        <w:rPr>
          <w:sz w:val="24"/>
          <w:szCs w:val="24"/>
        </w:rPr>
        <w:fldChar w:fldCharType="end"/>
      </w:r>
    </w:p>
    <w:p w14:paraId="52FAEA5E" w14:textId="77777777" w:rsidR="005C5486" w:rsidRDefault="005C5486" w:rsidP="005C5486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31C98466" w14:textId="4943D777" w:rsidR="007436A8" w:rsidRDefault="0031683D">
      <w:pPr>
        <w:rPr>
          <w:sz w:val="24"/>
          <w:szCs w:val="24"/>
        </w:rPr>
      </w:pPr>
      <w:r>
        <w:rPr>
          <w:sz w:val="24"/>
          <w:szCs w:val="24"/>
        </w:rPr>
        <w:t xml:space="preserve">This was used to </w:t>
      </w:r>
    </w:p>
    <w:p w14:paraId="753F8764" w14:textId="5EC67D75" w:rsidR="007436A8" w:rsidRPr="0031683D" w:rsidRDefault="007436A8" w:rsidP="007436A8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>Load</w:t>
      </w:r>
      <w:r w:rsidR="00CC25C0">
        <w:rPr>
          <w:sz w:val="24"/>
          <w:szCs w:val="24"/>
        </w:rPr>
        <w:t>, merge</w:t>
      </w:r>
      <w:r w:rsidR="00AE6D1F">
        <w:rPr>
          <w:sz w:val="24"/>
          <w:szCs w:val="24"/>
        </w:rPr>
        <w:t>, join and re</w:t>
      </w:r>
      <w:r w:rsidR="000423C7">
        <w:rPr>
          <w:sz w:val="24"/>
          <w:szCs w:val="24"/>
        </w:rPr>
        <w:t xml:space="preserve">shape </w:t>
      </w:r>
      <w:r w:rsidR="0049515A">
        <w:rPr>
          <w:sz w:val="24"/>
          <w:szCs w:val="24"/>
        </w:rPr>
        <w:t>t</w:t>
      </w:r>
      <w:r>
        <w:rPr>
          <w:sz w:val="24"/>
          <w:szCs w:val="24"/>
        </w:rPr>
        <w:t xml:space="preserve">he </w:t>
      </w:r>
      <w:r w:rsidR="000423C7">
        <w:rPr>
          <w:sz w:val="24"/>
          <w:szCs w:val="24"/>
        </w:rPr>
        <w:t xml:space="preserve">Titanic </w:t>
      </w:r>
      <w:r>
        <w:rPr>
          <w:sz w:val="24"/>
          <w:szCs w:val="24"/>
        </w:rPr>
        <w:t>csv file data</w:t>
      </w:r>
      <w:r w:rsidR="00AE6D1F">
        <w:rPr>
          <w:sz w:val="24"/>
          <w:szCs w:val="24"/>
        </w:rPr>
        <w:t xml:space="preserve"> </w:t>
      </w:r>
      <w:r>
        <w:rPr>
          <w:sz w:val="24"/>
          <w:szCs w:val="24"/>
        </w:rPr>
        <w:t>set</w:t>
      </w:r>
    </w:p>
    <w:p w14:paraId="11849C70" w14:textId="1AE91459" w:rsidR="0031683D" w:rsidRDefault="00020963" w:rsidP="0031683D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>Handle missing data (represented as NaN) in floating point as well as non</w:t>
      </w:r>
      <w:r w:rsidR="00635828">
        <w:rPr>
          <w:sz w:val="24"/>
          <w:szCs w:val="24"/>
        </w:rPr>
        <w:t>-floating point data.</w:t>
      </w:r>
    </w:p>
    <w:p w14:paraId="32A49319" w14:textId="777C7005" w:rsidR="00635828" w:rsidRDefault="00423256" w:rsidP="0031683D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 xml:space="preserve">Aggregate and transform data </w:t>
      </w:r>
      <w:r w:rsidR="006A341A">
        <w:rPr>
          <w:sz w:val="24"/>
          <w:szCs w:val="24"/>
        </w:rPr>
        <w:t xml:space="preserve">by </w:t>
      </w:r>
      <w:r w:rsidR="00021308">
        <w:rPr>
          <w:sz w:val="24"/>
          <w:szCs w:val="24"/>
        </w:rPr>
        <w:t xml:space="preserve">using the group by functionality to perform split-apply-combine </w:t>
      </w:r>
      <w:r w:rsidR="009D0250">
        <w:rPr>
          <w:sz w:val="24"/>
          <w:szCs w:val="24"/>
        </w:rPr>
        <w:t xml:space="preserve">operations on </w:t>
      </w:r>
      <w:r w:rsidR="00CF262D">
        <w:rPr>
          <w:sz w:val="24"/>
          <w:szCs w:val="24"/>
        </w:rPr>
        <w:t>the data set.</w:t>
      </w:r>
    </w:p>
    <w:p w14:paraId="55776A41" w14:textId="74F995E3" w:rsidR="0060184D" w:rsidRPr="00F0405D" w:rsidRDefault="0060184D" w:rsidP="0060184D">
      <w:pPr>
        <w:rPr>
          <w:b/>
          <w:bCs/>
          <w:sz w:val="24"/>
          <w:szCs w:val="24"/>
          <w:u w:val="single"/>
        </w:rPr>
      </w:pPr>
      <w:r w:rsidRPr="00F0405D">
        <w:rPr>
          <w:b/>
          <w:bCs/>
          <w:sz w:val="24"/>
          <w:szCs w:val="24"/>
          <w:u w:val="single"/>
        </w:rPr>
        <w:t>Num</w:t>
      </w:r>
      <w:r w:rsidR="009B37D5">
        <w:rPr>
          <w:b/>
          <w:bCs/>
          <w:sz w:val="24"/>
          <w:szCs w:val="24"/>
          <w:u w:val="single"/>
        </w:rPr>
        <w:t>P</w:t>
      </w:r>
      <w:r w:rsidRPr="00F0405D">
        <w:rPr>
          <w:b/>
          <w:bCs/>
          <w:sz w:val="24"/>
          <w:szCs w:val="24"/>
          <w:u w:val="single"/>
        </w:rPr>
        <w:t>y</w:t>
      </w:r>
    </w:p>
    <w:p w14:paraId="5653109F" w14:textId="734B103E" w:rsidR="002E0E97" w:rsidRDefault="006E3C37" w:rsidP="0060184D">
      <w:pPr>
        <w:rPr>
          <w:sz w:val="24"/>
          <w:szCs w:val="24"/>
        </w:rPr>
      </w:pPr>
      <w:r>
        <w:rPr>
          <w:sz w:val="24"/>
          <w:szCs w:val="24"/>
        </w:rPr>
        <w:t xml:space="preserve">This is a python </w:t>
      </w:r>
      <w:r w:rsidR="000D54A4">
        <w:rPr>
          <w:sz w:val="24"/>
          <w:szCs w:val="24"/>
        </w:rPr>
        <w:t>library that provides a multi</w:t>
      </w:r>
      <w:r w:rsidR="00614092">
        <w:rPr>
          <w:sz w:val="24"/>
          <w:szCs w:val="24"/>
        </w:rPr>
        <w:t>dimensional array object</w:t>
      </w:r>
      <w:r w:rsidR="003C6723">
        <w:rPr>
          <w:sz w:val="24"/>
          <w:szCs w:val="24"/>
        </w:rPr>
        <w:t xml:space="preserve">s, matrices and an assortment of routines </w:t>
      </w:r>
      <w:r w:rsidR="002F2A7B">
        <w:rPr>
          <w:sz w:val="24"/>
          <w:szCs w:val="24"/>
        </w:rPr>
        <w:t xml:space="preserve">such as mathematical, </w:t>
      </w:r>
      <w:r w:rsidR="00D97DFD">
        <w:rPr>
          <w:sz w:val="24"/>
          <w:szCs w:val="24"/>
        </w:rPr>
        <w:t xml:space="preserve">logical, shape manipulation </w:t>
      </w:r>
      <w:r w:rsidR="003C6723">
        <w:rPr>
          <w:sz w:val="24"/>
          <w:szCs w:val="24"/>
        </w:rPr>
        <w:t xml:space="preserve">for fast operations </w:t>
      </w:r>
      <w:r w:rsidR="002F2A7B">
        <w:rPr>
          <w:sz w:val="24"/>
          <w:szCs w:val="24"/>
        </w:rPr>
        <w:t>on arrays</w:t>
      </w:r>
      <w:r w:rsidR="00D97DFD">
        <w:rPr>
          <w:sz w:val="24"/>
          <w:szCs w:val="24"/>
        </w:rPr>
        <w:fldChar w:fldCharType="begin"/>
      </w:r>
      <w:r w:rsidR="00D97DFD">
        <w:rPr>
          <w:sz w:val="24"/>
          <w:szCs w:val="24"/>
        </w:rPr>
        <w:instrText xml:space="preserve"> ADDIN EN.CITE &lt;EndNote&gt;&lt;Cite&gt;&lt;Author&gt;Numpy&lt;/Author&gt;&lt;RecNum&gt;27&lt;/RecNum&gt;&lt;DisplayText&gt;[2]&lt;/DisplayText&gt;&lt;record&gt;&lt;rec-number&gt;27&lt;/rec-number&gt;&lt;foreign-keys&gt;&lt;key app="EN" db-id="wfpxsdf062rf58eerro5sdfudrw09xfwzfr5" timestamp="1652703495"&gt;27&lt;/key&gt;&lt;/foreign-keys&gt;&lt;ref-type name="Journal Article"&gt;17&lt;/ref-type&gt;&lt;contributors&gt;&lt;authors&gt;&lt;author&gt;Numpy&lt;/author&gt;&lt;/authors&gt;&lt;/contributors&gt;&lt;titles&gt;&lt;title&gt;Numpy documentation reference&lt;/title&gt;&lt;/titles&gt;&lt;dates&gt;&lt;/dates&gt;&lt;urls&gt;&lt;related-urls&gt;&lt;url&gt;https://numpy.org/doc/stable/reference/index.html#reference&lt;/url&gt;&lt;/related-urls&gt;&lt;/urls&gt;&lt;/record&gt;&lt;/Cite&gt;&lt;/EndNote&gt;</w:instrText>
      </w:r>
      <w:r w:rsidR="00D97DFD">
        <w:rPr>
          <w:sz w:val="24"/>
          <w:szCs w:val="24"/>
        </w:rPr>
        <w:fldChar w:fldCharType="separate"/>
      </w:r>
      <w:r w:rsidR="00D97DFD">
        <w:rPr>
          <w:noProof/>
          <w:sz w:val="24"/>
          <w:szCs w:val="24"/>
        </w:rPr>
        <w:t>[2]</w:t>
      </w:r>
      <w:r w:rsidR="00D97DFD">
        <w:rPr>
          <w:sz w:val="24"/>
          <w:szCs w:val="24"/>
        </w:rPr>
        <w:fldChar w:fldCharType="end"/>
      </w:r>
      <w:r w:rsidR="00D97DFD">
        <w:rPr>
          <w:sz w:val="24"/>
          <w:szCs w:val="24"/>
        </w:rPr>
        <w:t>.</w:t>
      </w:r>
    </w:p>
    <w:p w14:paraId="7FE701BB" w14:textId="77777777" w:rsidR="00F43F78" w:rsidRDefault="00F43F78" w:rsidP="00F43F78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5C92491D" w14:textId="62D80362" w:rsidR="00D97DFD" w:rsidRDefault="00AA7196" w:rsidP="0005319D">
      <w:pPr>
        <w:pStyle w:val="ListParagraph"/>
        <w:numPr>
          <w:ilvl w:val="0"/>
          <w:numId w:val="2"/>
        </w:numPr>
        <w:rPr>
          <w:sz w:val="24"/>
          <w:szCs w:val="24"/>
        </w:rPr>
      </w:pPr>
      <w:r w:rsidRPr="00AA7196">
        <w:rPr>
          <w:sz w:val="24"/>
          <w:szCs w:val="24"/>
        </w:rPr>
        <w:t>Random simulation</w:t>
      </w:r>
      <w:r w:rsidR="004105D5">
        <w:rPr>
          <w:sz w:val="24"/>
          <w:szCs w:val="24"/>
        </w:rPr>
        <w:t>/generation</w:t>
      </w:r>
      <w:r w:rsidRPr="00AA7196">
        <w:rPr>
          <w:sz w:val="24"/>
          <w:szCs w:val="24"/>
        </w:rPr>
        <w:t xml:space="preserve"> on the data set</w:t>
      </w:r>
      <w:r>
        <w:rPr>
          <w:sz w:val="24"/>
          <w:szCs w:val="24"/>
        </w:rPr>
        <w:t>.</w:t>
      </w:r>
    </w:p>
    <w:p w14:paraId="6EA7094D" w14:textId="6E525652" w:rsidR="00505610" w:rsidRPr="00D15F2C" w:rsidRDefault="00505610" w:rsidP="00505610">
      <w:pPr>
        <w:rPr>
          <w:b/>
          <w:bCs/>
          <w:sz w:val="24"/>
          <w:szCs w:val="24"/>
          <w:u w:val="single"/>
        </w:rPr>
      </w:pPr>
      <w:r w:rsidRPr="00D15F2C">
        <w:rPr>
          <w:b/>
          <w:bCs/>
          <w:sz w:val="24"/>
          <w:szCs w:val="24"/>
          <w:u w:val="single"/>
        </w:rPr>
        <w:t>Matplotlib</w:t>
      </w:r>
    </w:p>
    <w:p w14:paraId="4417F38F" w14:textId="67484B83" w:rsidR="00AA7196" w:rsidRDefault="00FD039E" w:rsidP="000A32A2">
      <w:pPr>
        <w:rPr>
          <w:sz w:val="24"/>
          <w:szCs w:val="24"/>
        </w:rPr>
      </w:pPr>
      <w:r>
        <w:rPr>
          <w:sz w:val="24"/>
          <w:szCs w:val="24"/>
        </w:rPr>
        <w:t xml:space="preserve">A comprehensive library for creating static, animated, and interactive visualizations </w:t>
      </w:r>
      <w:r w:rsidR="00092541">
        <w:rPr>
          <w:sz w:val="24"/>
          <w:szCs w:val="24"/>
        </w:rPr>
        <w:t>in Python</w:t>
      </w:r>
      <w:r w:rsidR="00810232">
        <w:rPr>
          <w:sz w:val="24"/>
          <w:szCs w:val="24"/>
        </w:rPr>
        <w:fldChar w:fldCharType="begin"/>
      </w:r>
      <w:r w:rsidR="00931806">
        <w:rPr>
          <w:sz w:val="24"/>
          <w:szCs w:val="24"/>
        </w:rPr>
        <w:instrText xml:space="preserve"> ADDIN EN.CITE &lt;EndNote&gt;&lt;Cite&gt;&lt;Author&gt;Matplotlib&lt;/Author&gt;&lt;RecNum&gt;28&lt;/RecNum&gt;&lt;DisplayText&gt;[3]&lt;/DisplayText&gt;&lt;record&gt;&lt;rec-number&gt;28&lt;/rec-number&gt;&lt;foreign-keys&gt;&lt;key app="EN" db-id="wfpxsdf062rf58eerro5sdfudrw09xfwzfr5" timestamp="1652704269"&gt;28&lt;/key&gt;&lt;/foreign-keys&gt;&lt;ref-type name="Journal Article"&gt;17&lt;/ref-type&gt;&lt;contributors&gt;&lt;authors&gt;&lt;author&gt;Matplotlib&lt;/author&gt;&lt;/authors&gt;&lt;/contributors&gt;&lt;titles&gt;&lt;title&gt;Matplotlib Refernce&lt;/title&gt;&lt;/titles&gt;&lt;dates&gt;&lt;/dates&gt;&lt;urls&gt;&lt;related-urls&gt;&lt;url&gt;https://matplotlib.org/stable/api/index&lt;/url&gt;&lt;/related-urls&gt;&lt;/urls&gt;&lt;/record&gt;&lt;/Cite&gt;&lt;Cite&gt;&lt;Author&gt;Matplotlib&lt;/Author&gt;&lt;RecNum&gt;28&lt;/RecNum&gt;&lt;record&gt;&lt;rec-number&gt;28&lt;/rec-number&gt;&lt;foreign-keys&gt;&lt;key app="EN" db-id="wfpxsdf062rf58eerro5sdfudrw09xfwzfr5" timestamp="1652704269"&gt;28&lt;/key&gt;&lt;/foreign-keys&gt;&lt;ref-type name="Journal Article"&gt;17&lt;/ref-type&gt;&lt;contributors&gt;&lt;authors&gt;&lt;author&gt;Matplotlib&lt;/author&gt;&lt;/authors&gt;&lt;/contributors&gt;&lt;titles&gt;&lt;title&gt;Matplotlib Refernce&lt;/title&gt;&lt;/titles&gt;&lt;dates&gt;&lt;/dates&gt;&lt;urls&gt;&lt;related-urls&gt;&lt;url&gt;https://matplotlib.org/stable/api/index&lt;/url&gt;&lt;/related-urls&gt;&lt;/urls&gt;&lt;/record&gt;&lt;/Cite&gt;&lt;/EndNote&gt;</w:instrText>
      </w:r>
      <w:r w:rsidR="00810232">
        <w:rPr>
          <w:sz w:val="24"/>
          <w:szCs w:val="24"/>
        </w:rPr>
        <w:fldChar w:fldCharType="separate"/>
      </w:r>
      <w:r w:rsidR="00810232">
        <w:rPr>
          <w:noProof/>
          <w:sz w:val="24"/>
          <w:szCs w:val="24"/>
        </w:rPr>
        <w:t>[3]</w:t>
      </w:r>
      <w:r w:rsidR="00810232">
        <w:rPr>
          <w:sz w:val="24"/>
          <w:szCs w:val="24"/>
        </w:rPr>
        <w:fldChar w:fldCharType="end"/>
      </w:r>
    </w:p>
    <w:p w14:paraId="154261A0" w14:textId="47C8EB8B" w:rsidR="00810232" w:rsidRDefault="00810232" w:rsidP="000A32A2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7AF6CA1B" w14:textId="713A6EC6" w:rsidR="00810232" w:rsidRPr="00FF5C2E" w:rsidRDefault="00D85B7E" w:rsidP="00D85B7E">
      <w:pPr>
        <w:pStyle w:val="ListParagraph"/>
        <w:numPr>
          <w:ilvl w:val="0"/>
          <w:numId w:val="2"/>
        </w:numPr>
        <w:rPr>
          <w:sz w:val="24"/>
          <w:szCs w:val="24"/>
          <w:u w:val="single"/>
        </w:rPr>
      </w:pPr>
      <w:r>
        <w:rPr>
          <w:sz w:val="24"/>
          <w:szCs w:val="24"/>
        </w:rPr>
        <w:t xml:space="preserve">Visualize </w:t>
      </w:r>
      <w:r w:rsidR="00F4186D">
        <w:rPr>
          <w:sz w:val="24"/>
          <w:szCs w:val="24"/>
        </w:rPr>
        <w:t xml:space="preserve">the data exploratory analysis </w:t>
      </w:r>
      <w:r w:rsidR="00024742">
        <w:rPr>
          <w:sz w:val="24"/>
          <w:szCs w:val="24"/>
        </w:rPr>
        <w:t xml:space="preserve">on age, passenger class and </w:t>
      </w:r>
      <w:r w:rsidR="001C196E">
        <w:rPr>
          <w:sz w:val="24"/>
          <w:szCs w:val="24"/>
        </w:rPr>
        <w:t>ports embarked within the Titanic dataset.</w:t>
      </w:r>
    </w:p>
    <w:p w14:paraId="38892A9E" w14:textId="77777777" w:rsidR="000863E5" w:rsidRDefault="000863E5" w:rsidP="00FF5C2E">
      <w:pPr>
        <w:rPr>
          <w:b/>
          <w:bCs/>
          <w:sz w:val="24"/>
          <w:szCs w:val="24"/>
          <w:u w:val="single"/>
        </w:rPr>
      </w:pPr>
    </w:p>
    <w:p w14:paraId="0770B548" w14:textId="364963DF" w:rsidR="00FF5C2E" w:rsidRDefault="003114FA" w:rsidP="00FF5C2E">
      <w:pPr>
        <w:rPr>
          <w:b/>
          <w:bCs/>
          <w:sz w:val="24"/>
          <w:szCs w:val="24"/>
          <w:u w:val="single"/>
        </w:rPr>
      </w:pPr>
      <w:r w:rsidRPr="003114FA">
        <w:rPr>
          <w:b/>
          <w:bCs/>
          <w:sz w:val="24"/>
          <w:szCs w:val="24"/>
          <w:u w:val="single"/>
        </w:rPr>
        <w:lastRenderedPageBreak/>
        <w:t>Seaborn</w:t>
      </w:r>
    </w:p>
    <w:p w14:paraId="7B242FC4" w14:textId="2F3D9CEB" w:rsidR="000863E5" w:rsidRDefault="00D84A38" w:rsidP="00FF5C2E">
      <w:pPr>
        <w:rPr>
          <w:sz w:val="24"/>
          <w:szCs w:val="24"/>
        </w:rPr>
      </w:pPr>
      <w:r>
        <w:rPr>
          <w:sz w:val="24"/>
          <w:szCs w:val="24"/>
        </w:rPr>
        <w:t xml:space="preserve">A library built on top of Matplotlib </w:t>
      </w:r>
      <w:r w:rsidR="00FF7F40">
        <w:rPr>
          <w:sz w:val="24"/>
          <w:szCs w:val="24"/>
        </w:rPr>
        <w:t xml:space="preserve">and integrates closely with Pandas data structure </w:t>
      </w:r>
      <w:r w:rsidR="00FC12FC">
        <w:rPr>
          <w:sz w:val="24"/>
          <w:szCs w:val="24"/>
        </w:rPr>
        <w:t>which helps to explore and understand the data set</w:t>
      </w:r>
      <w:r w:rsidR="00673CFA">
        <w:rPr>
          <w:sz w:val="24"/>
          <w:szCs w:val="24"/>
        </w:rPr>
        <w:t xml:space="preserve"> through visualization</w:t>
      </w:r>
      <w:r w:rsidR="00AF6CBE">
        <w:rPr>
          <w:sz w:val="24"/>
          <w:szCs w:val="24"/>
        </w:rPr>
        <w:fldChar w:fldCharType="begin"/>
      </w:r>
      <w:r w:rsidR="00AF6CBE">
        <w:rPr>
          <w:sz w:val="24"/>
          <w:szCs w:val="24"/>
        </w:rPr>
        <w:instrText xml:space="preserve"> ADDIN EN.CITE &lt;EndNote&gt;&lt;Cite&gt;&lt;Author&gt;Seaborn&lt;/Author&gt;&lt;RecNum&gt;29&lt;/RecNum&gt;&lt;DisplayText&gt;[4]&lt;/DisplayText&gt;&lt;record&gt;&lt;rec-number&gt;29&lt;/rec-number&gt;&lt;foreign-keys&gt;&lt;key app="EN" db-id="wfpxsdf062rf58eerro5sdfudrw09xfwzfr5" timestamp="1652705110"&gt;29&lt;/key&gt;&lt;/foreign-keys&gt;&lt;ref-type name="Journal Article"&gt;17&lt;/ref-type&gt;&lt;contributors&gt;&lt;authors&gt;&lt;author&gt;Seaborn&lt;/author&gt;&lt;/authors&gt;&lt;/contributors&gt;&lt;titles&gt;&lt;title&gt;Seaborn Reference&lt;/title&gt;&lt;/titles&gt;&lt;dates&gt;&lt;/dates&gt;&lt;urls&gt;&lt;related-urls&gt;&lt;url&gt;https://seaborn.pydata.org/index.html&lt;/url&gt;&lt;/related-urls&gt;&lt;/urls&gt;&lt;/record&gt;&lt;/Cite&gt;&lt;/EndNote&gt;</w:instrText>
      </w:r>
      <w:r w:rsidR="00AF6CBE">
        <w:rPr>
          <w:sz w:val="24"/>
          <w:szCs w:val="24"/>
        </w:rPr>
        <w:fldChar w:fldCharType="separate"/>
      </w:r>
      <w:r w:rsidR="00AF6CBE">
        <w:rPr>
          <w:noProof/>
          <w:sz w:val="24"/>
          <w:szCs w:val="24"/>
        </w:rPr>
        <w:t>[4]</w:t>
      </w:r>
      <w:r w:rsidR="00AF6CBE">
        <w:rPr>
          <w:sz w:val="24"/>
          <w:szCs w:val="24"/>
        </w:rPr>
        <w:fldChar w:fldCharType="end"/>
      </w:r>
      <w:r w:rsidR="00673CFA">
        <w:rPr>
          <w:sz w:val="24"/>
          <w:szCs w:val="24"/>
        </w:rPr>
        <w:t>.</w:t>
      </w:r>
    </w:p>
    <w:p w14:paraId="5CC24794" w14:textId="445BC014" w:rsidR="00673CFA" w:rsidRDefault="00AF6CBE" w:rsidP="00FF5C2E">
      <w:pPr>
        <w:rPr>
          <w:sz w:val="24"/>
          <w:szCs w:val="24"/>
        </w:rPr>
      </w:pPr>
      <w:r>
        <w:rPr>
          <w:sz w:val="24"/>
          <w:szCs w:val="24"/>
        </w:rPr>
        <w:t xml:space="preserve">Its plotting functions operates </w:t>
      </w:r>
      <w:r w:rsidR="004D2A0D">
        <w:rPr>
          <w:sz w:val="24"/>
          <w:szCs w:val="24"/>
        </w:rPr>
        <w:t xml:space="preserve">on data frames and arrays containing whole datasets and internally perform </w:t>
      </w:r>
      <w:r w:rsidR="0096333F">
        <w:rPr>
          <w:sz w:val="24"/>
          <w:szCs w:val="24"/>
        </w:rPr>
        <w:t>the necessary semantic mapping to produce informative plots.</w:t>
      </w:r>
    </w:p>
    <w:p w14:paraId="15A0AF37" w14:textId="77777777" w:rsidR="0096333F" w:rsidRDefault="0096333F" w:rsidP="0096333F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74A25B8A" w14:textId="34997B05" w:rsidR="008A1D70" w:rsidRPr="00FF5C2E" w:rsidRDefault="008A1D70" w:rsidP="008A1D70">
      <w:pPr>
        <w:pStyle w:val="ListParagraph"/>
        <w:numPr>
          <w:ilvl w:val="0"/>
          <w:numId w:val="2"/>
        </w:numPr>
        <w:rPr>
          <w:sz w:val="24"/>
          <w:szCs w:val="24"/>
          <w:u w:val="single"/>
        </w:rPr>
      </w:pPr>
      <w:r>
        <w:rPr>
          <w:sz w:val="24"/>
          <w:szCs w:val="24"/>
        </w:rPr>
        <w:t>Visualize</w:t>
      </w:r>
      <w:r w:rsidR="005366CC">
        <w:rPr>
          <w:sz w:val="24"/>
          <w:szCs w:val="24"/>
        </w:rPr>
        <w:t xml:space="preserve"> and plot</w:t>
      </w:r>
      <w:r>
        <w:rPr>
          <w:sz w:val="24"/>
          <w:szCs w:val="24"/>
        </w:rPr>
        <w:t xml:space="preserve"> the </w:t>
      </w:r>
      <w:r w:rsidR="0095104B">
        <w:rPr>
          <w:sz w:val="24"/>
          <w:szCs w:val="24"/>
        </w:rPr>
        <w:t>timeline of events</w:t>
      </w:r>
      <w:r w:rsidR="000318DF">
        <w:rPr>
          <w:sz w:val="24"/>
          <w:szCs w:val="24"/>
        </w:rPr>
        <w:t xml:space="preserve"> </w:t>
      </w:r>
      <w:r w:rsidR="0095104B">
        <w:rPr>
          <w:sz w:val="24"/>
          <w:szCs w:val="24"/>
        </w:rPr>
        <w:t xml:space="preserve">on </w:t>
      </w:r>
      <w:r w:rsidR="000318DF">
        <w:rPr>
          <w:sz w:val="24"/>
          <w:szCs w:val="24"/>
        </w:rPr>
        <w:t xml:space="preserve">the titanic voyage </w:t>
      </w:r>
      <w:r w:rsidR="00E82FF9">
        <w:rPr>
          <w:sz w:val="24"/>
          <w:szCs w:val="24"/>
        </w:rPr>
        <w:t>and</w:t>
      </w:r>
      <w:r w:rsidR="000318DF">
        <w:rPr>
          <w:sz w:val="24"/>
          <w:szCs w:val="24"/>
        </w:rPr>
        <w:t xml:space="preserve"> </w:t>
      </w:r>
      <w:r>
        <w:rPr>
          <w:sz w:val="24"/>
          <w:szCs w:val="24"/>
        </w:rPr>
        <w:t>data exploratory analysis on age, passenger class and ports embarked within the Titanic dataset.</w:t>
      </w:r>
    </w:p>
    <w:p w14:paraId="747BDF56" w14:textId="0CC5EA79" w:rsidR="0096333F" w:rsidRPr="005D2842" w:rsidRDefault="005D2842" w:rsidP="00FF5C2E">
      <w:pPr>
        <w:rPr>
          <w:b/>
          <w:bCs/>
          <w:sz w:val="24"/>
          <w:szCs w:val="24"/>
          <w:u w:val="single"/>
        </w:rPr>
      </w:pPr>
      <w:r w:rsidRPr="005D2842">
        <w:rPr>
          <w:b/>
          <w:bCs/>
          <w:sz w:val="24"/>
          <w:szCs w:val="24"/>
          <w:u w:val="single"/>
        </w:rPr>
        <w:t>Scikit</w:t>
      </w:r>
      <w:r w:rsidR="00BE3A75">
        <w:rPr>
          <w:b/>
          <w:bCs/>
          <w:sz w:val="24"/>
          <w:szCs w:val="24"/>
          <w:u w:val="single"/>
        </w:rPr>
        <w:t>-l</w:t>
      </w:r>
      <w:r w:rsidRPr="005D2842">
        <w:rPr>
          <w:b/>
          <w:bCs/>
          <w:sz w:val="24"/>
          <w:szCs w:val="24"/>
          <w:u w:val="single"/>
        </w:rPr>
        <w:t>earn</w:t>
      </w:r>
    </w:p>
    <w:p w14:paraId="381309AE" w14:textId="483F71FF" w:rsidR="00810232" w:rsidRDefault="00D45A49" w:rsidP="000A32A2">
      <w:pPr>
        <w:rPr>
          <w:sz w:val="24"/>
          <w:szCs w:val="24"/>
        </w:rPr>
      </w:pPr>
      <w:r>
        <w:rPr>
          <w:sz w:val="24"/>
          <w:szCs w:val="24"/>
        </w:rPr>
        <w:t xml:space="preserve">This is a machine learning library </w:t>
      </w:r>
      <w:r w:rsidR="00E82FF9">
        <w:rPr>
          <w:sz w:val="24"/>
          <w:szCs w:val="24"/>
        </w:rPr>
        <w:t>for the python programming language for predictive data analysis</w:t>
      </w:r>
      <w:r w:rsidR="00A378A8">
        <w:rPr>
          <w:sz w:val="24"/>
          <w:szCs w:val="24"/>
        </w:rPr>
        <w:t xml:space="preserve"> built on NumPy and Matplotlib</w:t>
      </w:r>
      <w:r w:rsidR="00BF27B9">
        <w:rPr>
          <w:sz w:val="24"/>
          <w:szCs w:val="24"/>
        </w:rPr>
        <w:fldChar w:fldCharType="begin"/>
      </w:r>
      <w:r w:rsidR="00BF27B9">
        <w:rPr>
          <w:sz w:val="24"/>
          <w:szCs w:val="24"/>
        </w:rPr>
        <w:instrText xml:space="preserve"> ADDIN EN.CITE &lt;EndNote&gt;&lt;Cite&gt;&lt;Author&gt;Learn&lt;/Author&gt;&lt;RecNum&gt;30&lt;/RecNum&gt;&lt;DisplayText&gt;[5]&lt;/DisplayText&gt;&lt;record&gt;&lt;rec-number&gt;30&lt;/rec-number&gt;&lt;foreign-keys&gt;&lt;key app="EN" db-id="wfpxsdf062rf58eerro5sdfudrw09xfwzfr5" timestamp="1652706029"&gt;30&lt;/key&gt;&lt;/foreign-keys&gt;&lt;ref-type name="Journal Article"&gt;17&lt;/ref-type&gt;&lt;contributors&gt;&lt;authors&gt;&lt;author&gt;Scikit Learn&lt;/author&gt;&lt;/authors&gt;&lt;/contributors&gt;&lt;titles&gt;&lt;title&gt;Scikit-learn Library&lt;/title&gt;&lt;/titles&gt;&lt;dates&gt;&lt;/dates&gt;&lt;urls&gt;&lt;related-urls&gt;&lt;url&gt;https://scikit-learn.org/stable/index.html&lt;/url&gt;&lt;/related-urls&gt;&lt;/urls&gt;&lt;/record&gt;&lt;/Cite&gt;&lt;/EndNote&gt;</w:instrText>
      </w:r>
      <w:r w:rsidR="00BF27B9">
        <w:rPr>
          <w:sz w:val="24"/>
          <w:szCs w:val="24"/>
        </w:rPr>
        <w:fldChar w:fldCharType="separate"/>
      </w:r>
      <w:r w:rsidR="00BF27B9">
        <w:rPr>
          <w:noProof/>
          <w:sz w:val="24"/>
          <w:szCs w:val="24"/>
        </w:rPr>
        <w:t>[5]</w:t>
      </w:r>
      <w:r w:rsidR="00BF27B9">
        <w:rPr>
          <w:sz w:val="24"/>
          <w:szCs w:val="24"/>
        </w:rPr>
        <w:fldChar w:fldCharType="end"/>
      </w:r>
    </w:p>
    <w:p w14:paraId="27931283" w14:textId="77777777" w:rsidR="00EC5FDB" w:rsidRDefault="00EC5FDB" w:rsidP="00EC5FDB">
      <w:pPr>
        <w:rPr>
          <w:sz w:val="24"/>
          <w:szCs w:val="24"/>
          <w:u w:val="single"/>
        </w:rPr>
      </w:pPr>
      <w:r w:rsidRPr="00810232">
        <w:rPr>
          <w:sz w:val="24"/>
          <w:szCs w:val="24"/>
          <w:u w:val="single"/>
        </w:rPr>
        <w:t>Use</w:t>
      </w:r>
      <w:r>
        <w:rPr>
          <w:sz w:val="24"/>
          <w:szCs w:val="24"/>
          <w:u w:val="single"/>
        </w:rPr>
        <w:t>s</w:t>
      </w:r>
      <w:r w:rsidRPr="00810232">
        <w:rPr>
          <w:sz w:val="24"/>
          <w:szCs w:val="24"/>
          <w:u w:val="single"/>
        </w:rPr>
        <w:t xml:space="preserve"> </w:t>
      </w:r>
      <w:r>
        <w:rPr>
          <w:sz w:val="24"/>
          <w:szCs w:val="24"/>
          <w:u w:val="single"/>
        </w:rPr>
        <w:t>within the Project</w:t>
      </w:r>
    </w:p>
    <w:p w14:paraId="14E17004" w14:textId="11CFE17D" w:rsidR="00EC5FDB" w:rsidRDefault="00C93CFD" w:rsidP="00C93CFD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 xml:space="preserve">Leveraged on its </w:t>
      </w:r>
      <w:r w:rsidR="00C8112A">
        <w:rPr>
          <w:sz w:val="24"/>
          <w:szCs w:val="24"/>
        </w:rPr>
        <w:t xml:space="preserve">classifications, </w:t>
      </w:r>
      <w:r w:rsidR="0052155E">
        <w:rPr>
          <w:sz w:val="24"/>
          <w:szCs w:val="24"/>
        </w:rPr>
        <w:t>regression,</w:t>
      </w:r>
      <w:r w:rsidR="00C8112A">
        <w:rPr>
          <w:sz w:val="24"/>
          <w:szCs w:val="24"/>
        </w:rPr>
        <w:t xml:space="preserve"> and clustering algorithms </w:t>
      </w:r>
      <w:r w:rsidR="00F023A0">
        <w:rPr>
          <w:sz w:val="24"/>
          <w:szCs w:val="24"/>
        </w:rPr>
        <w:t>to predict which passengers survived the titanic shipwreck</w:t>
      </w:r>
    </w:p>
    <w:p w14:paraId="7662C25B" w14:textId="2D674768" w:rsidR="00350A57" w:rsidRPr="00350A57" w:rsidRDefault="00350A57" w:rsidP="00350A57">
      <w:pPr>
        <w:rPr>
          <w:b/>
          <w:bCs/>
          <w:sz w:val="24"/>
          <w:szCs w:val="24"/>
          <w:u w:val="single"/>
        </w:rPr>
      </w:pPr>
      <w:r w:rsidRPr="00350A57">
        <w:rPr>
          <w:b/>
          <w:bCs/>
          <w:sz w:val="24"/>
          <w:szCs w:val="24"/>
          <w:u w:val="single"/>
        </w:rPr>
        <w:t>SETUP TASK</w:t>
      </w:r>
    </w:p>
    <w:p w14:paraId="4FAFB473" w14:textId="4C1BAA03" w:rsidR="00C77BEF" w:rsidRPr="006F4BF9" w:rsidRDefault="0045378D" w:rsidP="0045378D">
      <w:pPr>
        <w:pStyle w:val="ListParagraph"/>
        <w:numPr>
          <w:ilvl w:val="0"/>
          <w:numId w:val="2"/>
        </w:numPr>
        <w:rPr>
          <w:sz w:val="24"/>
          <w:szCs w:val="24"/>
        </w:rPr>
      </w:pPr>
      <w:r w:rsidRPr="006F4BF9">
        <w:rPr>
          <w:sz w:val="24"/>
          <w:szCs w:val="24"/>
        </w:rPr>
        <w:t xml:space="preserve">Creation </w:t>
      </w:r>
      <w:r w:rsidR="006F510E" w:rsidRPr="006F4BF9">
        <w:rPr>
          <w:sz w:val="24"/>
          <w:szCs w:val="24"/>
        </w:rPr>
        <w:t xml:space="preserve">of the environment </w:t>
      </w:r>
    </w:p>
    <w:p w14:paraId="6A514B9C" w14:textId="107D3628" w:rsidR="006F510E" w:rsidRPr="006F4BF9" w:rsidRDefault="006F510E" w:rsidP="0045378D">
      <w:pPr>
        <w:pStyle w:val="ListParagraph"/>
        <w:numPr>
          <w:ilvl w:val="0"/>
          <w:numId w:val="2"/>
        </w:numPr>
        <w:rPr>
          <w:sz w:val="24"/>
          <w:szCs w:val="24"/>
        </w:rPr>
      </w:pPr>
      <w:r w:rsidRPr="006F4BF9">
        <w:rPr>
          <w:sz w:val="24"/>
          <w:szCs w:val="24"/>
        </w:rPr>
        <w:t xml:space="preserve">Imported the dataset using the </w:t>
      </w:r>
      <w:r w:rsidR="005E30B3">
        <w:rPr>
          <w:sz w:val="24"/>
          <w:szCs w:val="24"/>
        </w:rPr>
        <w:t>P</w:t>
      </w:r>
      <w:r w:rsidRPr="006F4BF9">
        <w:rPr>
          <w:sz w:val="24"/>
          <w:szCs w:val="24"/>
        </w:rPr>
        <w:t>andas library</w:t>
      </w:r>
    </w:p>
    <w:p w14:paraId="5D2C9E9A" w14:textId="29889A3B" w:rsidR="00350A57" w:rsidRPr="003F6DD1" w:rsidRDefault="004673EA" w:rsidP="000A32A2">
      <w:pPr>
        <w:pStyle w:val="ListParagraph"/>
        <w:numPr>
          <w:ilvl w:val="0"/>
          <w:numId w:val="2"/>
        </w:numPr>
        <w:rPr>
          <w:sz w:val="24"/>
          <w:szCs w:val="24"/>
          <w:u w:val="single"/>
        </w:rPr>
      </w:pPr>
      <w:r w:rsidRPr="003F6DD1">
        <w:rPr>
          <w:sz w:val="24"/>
          <w:szCs w:val="24"/>
        </w:rPr>
        <w:t xml:space="preserve">Imported the libraries used for exploration and machine learning such as </w:t>
      </w:r>
      <w:r w:rsidR="006F4BF9" w:rsidRPr="003F6DD1">
        <w:rPr>
          <w:sz w:val="24"/>
          <w:szCs w:val="24"/>
        </w:rPr>
        <w:t>Pandas, NumPy and scikit-learn</w:t>
      </w:r>
    </w:p>
    <w:p w14:paraId="4A21F484" w14:textId="33A2C017" w:rsidR="00350A57" w:rsidRDefault="00720E0B" w:rsidP="000A32A2">
      <w:pPr>
        <w:rPr>
          <w:b/>
          <w:bCs/>
          <w:sz w:val="24"/>
          <w:szCs w:val="24"/>
          <w:u w:val="single"/>
        </w:rPr>
      </w:pPr>
      <w:r w:rsidRPr="00720E0B">
        <w:rPr>
          <w:b/>
          <w:bCs/>
          <w:sz w:val="24"/>
          <w:szCs w:val="24"/>
          <w:u w:val="single"/>
        </w:rPr>
        <w:t>DATASET</w:t>
      </w:r>
    </w:p>
    <w:p w14:paraId="4A1EF662" w14:textId="73233069" w:rsidR="00720E0B" w:rsidRPr="009624E7" w:rsidRDefault="003B48FE" w:rsidP="000A32A2">
      <w:pPr>
        <w:rPr>
          <w:sz w:val="24"/>
          <w:szCs w:val="24"/>
        </w:rPr>
      </w:pPr>
      <w:r w:rsidRPr="009624E7">
        <w:rPr>
          <w:sz w:val="24"/>
          <w:szCs w:val="24"/>
        </w:rPr>
        <w:t xml:space="preserve">The </w:t>
      </w:r>
      <w:r w:rsidR="009624E7" w:rsidRPr="009624E7">
        <w:rPr>
          <w:sz w:val="24"/>
          <w:szCs w:val="24"/>
        </w:rPr>
        <w:t xml:space="preserve">data set used for this project </w:t>
      </w:r>
      <w:r w:rsidR="00324142">
        <w:rPr>
          <w:sz w:val="24"/>
          <w:szCs w:val="24"/>
        </w:rPr>
        <w:t xml:space="preserve">it’s the </w:t>
      </w:r>
      <w:r w:rsidR="00D169FB">
        <w:rPr>
          <w:sz w:val="24"/>
          <w:szCs w:val="24"/>
        </w:rPr>
        <w:t xml:space="preserve">titanic onboarding dataset which includes </w:t>
      </w:r>
      <w:r w:rsidR="007B1BD3">
        <w:rPr>
          <w:sz w:val="24"/>
          <w:szCs w:val="24"/>
        </w:rPr>
        <w:t xml:space="preserve">passenger information like name, age, gender, socio-economic class, </w:t>
      </w:r>
      <w:r w:rsidR="00536720">
        <w:rPr>
          <w:sz w:val="24"/>
          <w:szCs w:val="24"/>
        </w:rPr>
        <w:t>port of onboarding</w:t>
      </w:r>
      <w:r w:rsidR="005D4D6D">
        <w:rPr>
          <w:sz w:val="24"/>
          <w:szCs w:val="24"/>
        </w:rPr>
        <w:t xml:space="preserve"> and it can be obtained </w:t>
      </w:r>
      <w:hyperlink r:id="rId5" w:history="1">
        <w:r w:rsidR="00425672" w:rsidRPr="00425672">
          <w:rPr>
            <w:rStyle w:val="Hyperlink"/>
            <w:sz w:val="24"/>
            <w:szCs w:val="24"/>
          </w:rPr>
          <w:t>here</w:t>
        </w:r>
      </w:hyperlink>
      <w:r w:rsidR="001716AE">
        <w:rPr>
          <w:sz w:val="24"/>
          <w:szCs w:val="24"/>
        </w:rPr>
        <w:t xml:space="preserve"> or pasting this url -  ( </w:t>
      </w:r>
      <w:hyperlink r:id="rId6" w:history="1">
        <w:r w:rsidR="001716AE" w:rsidRPr="00A221F8">
          <w:rPr>
            <w:rStyle w:val="Hyperlink"/>
            <w:sz w:val="24"/>
            <w:szCs w:val="24"/>
          </w:rPr>
          <w:t>https://www.kaggle.com/c/titanic/data</w:t>
        </w:r>
      </w:hyperlink>
      <w:r w:rsidR="001716AE">
        <w:rPr>
          <w:sz w:val="24"/>
          <w:szCs w:val="24"/>
        </w:rPr>
        <w:t xml:space="preserve"> ) on a web browser.</w:t>
      </w:r>
    </w:p>
    <w:p w14:paraId="244775DE" w14:textId="77777777" w:rsidR="00720E0B" w:rsidRPr="00720E0B" w:rsidRDefault="00720E0B" w:rsidP="000A32A2">
      <w:pPr>
        <w:rPr>
          <w:b/>
          <w:bCs/>
          <w:sz w:val="24"/>
          <w:szCs w:val="24"/>
          <w:u w:val="single"/>
        </w:rPr>
      </w:pPr>
    </w:p>
    <w:p w14:paraId="0407F18B" w14:textId="607DD0E5" w:rsidR="00C77BEF" w:rsidRPr="00C77BEF" w:rsidRDefault="00C77BEF" w:rsidP="000A32A2">
      <w:pPr>
        <w:rPr>
          <w:b/>
          <w:bCs/>
          <w:sz w:val="24"/>
          <w:szCs w:val="24"/>
        </w:rPr>
      </w:pPr>
      <w:r w:rsidRPr="00C77BEF">
        <w:rPr>
          <w:b/>
          <w:bCs/>
          <w:sz w:val="24"/>
          <w:szCs w:val="24"/>
        </w:rPr>
        <w:t>REFERENCES</w:t>
      </w:r>
    </w:p>
    <w:p w14:paraId="778536B0" w14:textId="7538FE17" w:rsidR="00BF27B9" w:rsidRPr="00BF27B9" w:rsidRDefault="00BD5946" w:rsidP="00BF27B9">
      <w:pPr>
        <w:pStyle w:val="EndNoteBibliography"/>
        <w:spacing w:after="0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BF27B9" w:rsidRPr="00BF27B9">
        <w:t>[1]</w:t>
      </w:r>
      <w:r w:rsidR="00BF27B9" w:rsidRPr="00BF27B9">
        <w:tab/>
        <w:t xml:space="preserve">Pandas-docs, "Pandas Documentation." [Online]. Available: </w:t>
      </w:r>
      <w:hyperlink r:id="rId7" w:history="1">
        <w:r w:rsidR="00BF27B9" w:rsidRPr="00BF27B9">
          <w:rPr>
            <w:rStyle w:val="Hyperlink"/>
          </w:rPr>
          <w:t>https://pandas.pydata.org/pandas-docs/stable/getting_started/index.html</w:t>
        </w:r>
      </w:hyperlink>
      <w:r w:rsidR="00BF27B9" w:rsidRPr="00BF27B9">
        <w:t>.</w:t>
      </w:r>
    </w:p>
    <w:p w14:paraId="6737914C" w14:textId="68BC19F3" w:rsidR="00BF27B9" w:rsidRPr="00BF27B9" w:rsidRDefault="00BF27B9" w:rsidP="00BF27B9">
      <w:pPr>
        <w:pStyle w:val="EndNoteBibliography"/>
        <w:spacing w:after="0"/>
        <w:ind w:left="720" w:hanging="720"/>
      </w:pPr>
      <w:r w:rsidRPr="00BF27B9">
        <w:t>[2]</w:t>
      </w:r>
      <w:r w:rsidRPr="00BF27B9">
        <w:tab/>
        <w:t xml:space="preserve">Numpy, "Numpy documentation reference." [Online]. Available: </w:t>
      </w:r>
      <w:hyperlink r:id="rId8" w:anchor="reference" w:history="1">
        <w:r w:rsidRPr="00BF27B9">
          <w:rPr>
            <w:rStyle w:val="Hyperlink"/>
          </w:rPr>
          <w:t>https://numpy.org/doc/stable/reference/index.html#reference</w:t>
        </w:r>
      </w:hyperlink>
      <w:r w:rsidRPr="00BF27B9">
        <w:t>.</w:t>
      </w:r>
    </w:p>
    <w:p w14:paraId="4FDB1F15" w14:textId="3DC82665" w:rsidR="00BF27B9" w:rsidRPr="00BF27B9" w:rsidRDefault="00BF27B9" w:rsidP="00BF27B9">
      <w:pPr>
        <w:pStyle w:val="EndNoteBibliography"/>
        <w:spacing w:after="0"/>
        <w:ind w:left="720" w:hanging="720"/>
      </w:pPr>
      <w:r w:rsidRPr="00BF27B9">
        <w:t>[3]</w:t>
      </w:r>
      <w:r w:rsidRPr="00BF27B9">
        <w:tab/>
        <w:t xml:space="preserve">Matplotlib, "Matplotlib Refernce." [Online]. Available: </w:t>
      </w:r>
      <w:hyperlink r:id="rId9" w:history="1">
        <w:r w:rsidRPr="00BF27B9">
          <w:rPr>
            <w:rStyle w:val="Hyperlink"/>
          </w:rPr>
          <w:t>https://matplotlib.org/stable/api/index</w:t>
        </w:r>
      </w:hyperlink>
      <w:r w:rsidRPr="00BF27B9">
        <w:t>.</w:t>
      </w:r>
    </w:p>
    <w:p w14:paraId="68A2D3AE" w14:textId="6618F64B" w:rsidR="00BF27B9" w:rsidRPr="00BF27B9" w:rsidRDefault="00BF27B9" w:rsidP="00BF27B9">
      <w:pPr>
        <w:pStyle w:val="EndNoteBibliography"/>
        <w:spacing w:after="0"/>
        <w:ind w:left="720" w:hanging="720"/>
      </w:pPr>
      <w:r w:rsidRPr="00BF27B9">
        <w:t>[4]</w:t>
      </w:r>
      <w:r w:rsidRPr="00BF27B9">
        <w:tab/>
        <w:t xml:space="preserve">Seaborn, "Seaborn Reference." [Online]. Available: </w:t>
      </w:r>
      <w:hyperlink r:id="rId10" w:history="1">
        <w:r w:rsidRPr="00BF27B9">
          <w:rPr>
            <w:rStyle w:val="Hyperlink"/>
          </w:rPr>
          <w:t>https://seaborn.pydata.org/index.html</w:t>
        </w:r>
      </w:hyperlink>
      <w:r w:rsidRPr="00BF27B9">
        <w:t>.</w:t>
      </w:r>
    </w:p>
    <w:p w14:paraId="017C173F" w14:textId="2271A1A8" w:rsidR="00BF27B9" w:rsidRPr="00BF27B9" w:rsidRDefault="00BF27B9" w:rsidP="00BF27B9">
      <w:pPr>
        <w:pStyle w:val="EndNoteBibliography"/>
        <w:ind w:left="720" w:hanging="720"/>
      </w:pPr>
      <w:r w:rsidRPr="00BF27B9">
        <w:t>[5]</w:t>
      </w:r>
      <w:r w:rsidRPr="00BF27B9">
        <w:tab/>
        <w:t xml:space="preserve">S. Learn, "Scikit-learn Library." [Online]. Available: </w:t>
      </w:r>
      <w:hyperlink r:id="rId11" w:history="1">
        <w:r w:rsidRPr="00BF27B9">
          <w:rPr>
            <w:rStyle w:val="Hyperlink"/>
          </w:rPr>
          <w:t>https://scikit-learn.org/stable/index.html</w:t>
        </w:r>
      </w:hyperlink>
      <w:r w:rsidRPr="00BF27B9">
        <w:t>.</w:t>
      </w:r>
    </w:p>
    <w:p w14:paraId="45D3AE8A" w14:textId="6CEB8DFE" w:rsidR="0069269F" w:rsidRPr="0069269F" w:rsidRDefault="00BD5946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69269F" w:rsidRPr="0069269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0792DD1"/>
    <w:multiLevelType w:val="hybridMultilevel"/>
    <w:tmpl w:val="F19A25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EE976F5"/>
    <w:multiLevelType w:val="hybridMultilevel"/>
    <w:tmpl w:val="CEF29E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3FA32EE"/>
    <w:multiLevelType w:val="hybridMultilevel"/>
    <w:tmpl w:val="2D7A0B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47827093">
    <w:abstractNumId w:val="2"/>
  </w:num>
  <w:num w:numId="2" w16cid:durableId="1027176467">
    <w:abstractNumId w:val="0"/>
  </w:num>
  <w:num w:numId="3" w16cid:durableId="7773298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pxsdf062rf58eerro5sdfudrw09xfwzfr5&quot;&gt;My EndNote Library&lt;record-ids&gt;&lt;item&gt;26&lt;/item&gt;&lt;item&gt;27&lt;/item&gt;&lt;item&gt;28&lt;/item&gt;&lt;item&gt;29&lt;/item&gt;&lt;item&gt;30&lt;/item&gt;&lt;/record-ids&gt;&lt;/item&gt;&lt;/Libraries&gt;"/>
  </w:docVars>
  <w:rsids>
    <w:rsidRoot w:val="00363EAA"/>
    <w:rsid w:val="00020963"/>
    <w:rsid w:val="00021308"/>
    <w:rsid w:val="00024742"/>
    <w:rsid w:val="000318DF"/>
    <w:rsid w:val="0003396F"/>
    <w:rsid w:val="000423C7"/>
    <w:rsid w:val="0005319D"/>
    <w:rsid w:val="000863E5"/>
    <w:rsid w:val="00092541"/>
    <w:rsid w:val="000A32A2"/>
    <w:rsid w:val="000D54A4"/>
    <w:rsid w:val="001324A9"/>
    <w:rsid w:val="001357DF"/>
    <w:rsid w:val="001716AE"/>
    <w:rsid w:val="001C196E"/>
    <w:rsid w:val="001F6A50"/>
    <w:rsid w:val="00212A74"/>
    <w:rsid w:val="00217226"/>
    <w:rsid w:val="002A3416"/>
    <w:rsid w:val="002C0323"/>
    <w:rsid w:val="002E0E97"/>
    <w:rsid w:val="002F2A7B"/>
    <w:rsid w:val="00304308"/>
    <w:rsid w:val="003114FA"/>
    <w:rsid w:val="0031683D"/>
    <w:rsid w:val="00324142"/>
    <w:rsid w:val="00330194"/>
    <w:rsid w:val="00350A57"/>
    <w:rsid w:val="00363EAA"/>
    <w:rsid w:val="003B48FE"/>
    <w:rsid w:val="003C6723"/>
    <w:rsid w:val="003F452F"/>
    <w:rsid w:val="003F6DD1"/>
    <w:rsid w:val="004105D5"/>
    <w:rsid w:val="00423256"/>
    <w:rsid w:val="00425672"/>
    <w:rsid w:val="00442EF7"/>
    <w:rsid w:val="0045378D"/>
    <w:rsid w:val="00465333"/>
    <w:rsid w:val="004673EA"/>
    <w:rsid w:val="0049515A"/>
    <w:rsid w:val="004D2A0D"/>
    <w:rsid w:val="00503C65"/>
    <w:rsid w:val="00505610"/>
    <w:rsid w:val="0052155E"/>
    <w:rsid w:val="005366CC"/>
    <w:rsid w:val="00536720"/>
    <w:rsid w:val="005C5486"/>
    <w:rsid w:val="005C643A"/>
    <w:rsid w:val="005D0BD9"/>
    <w:rsid w:val="005D2842"/>
    <w:rsid w:val="005D4D6D"/>
    <w:rsid w:val="005E30B3"/>
    <w:rsid w:val="0060184D"/>
    <w:rsid w:val="00614092"/>
    <w:rsid w:val="00635828"/>
    <w:rsid w:val="006477E7"/>
    <w:rsid w:val="00664455"/>
    <w:rsid w:val="00665988"/>
    <w:rsid w:val="00673CFA"/>
    <w:rsid w:val="0069269F"/>
    <w:rsid w:val="006A341A"/>
    <w:rsid w:val="006C48C6"/>
    <w:rsid w:val="006E3C37"/>
    <w:rsid w:val="006F4BF9"/>
    <w:rsid w:val="006F510E"/>
    <w:rsid w:val="00720E0B"/>
    <w:rsid w:val="007436A8"/>
    <w:rsid w:val="00770E2E"/>
    <w:rsid w:val="007B1BD3"/>
    <w:rsid w:val="00810232"/>
    <w:rsid w:val="008119DA"/>
    <w:rsid w:val="008827F8"/>
    <w:rsid w:val="00893113"/>
    <w:rsid w:val="008A1D70"/>
    <w:rsid w:val="008B288B"/>
    <w:rsid w:val="008D689A"/>
    <w:rsid w:val="00931806"/>
    <w:rsid w:val="0095104B"/>
    <w:rsid w:val="009624E7"/>
    <w:rsid w:val="0096333F"/>
    <w:rsid w:val="009708AD"/>
    <w:rsid w:val="009B37D5"/>
    <w:rsid w:val="009C70C6"/>
    <w:rsid w:val="009D0250"/>
    <w:rsid w:val="00A12DFE"/>
    <w:rsid w:val="00A21577"/>
    <w:rsid w:val="00A378A8"/>
    <w:rsid w:val="00AA7196"/>
    <w:rsid w:val="00AC2536"/>
    <w:rsid w:val="00AD50F8"/>
    <w:rsid w:val="00AE6D1F"/>
    <w:rsid w:val="00AF6CBE"/>
    <w:rsid w:val="00B31EDD"/>
    <w:rsid w:val="00B347E7"/>
    <w:rsid w:val="00B6646C"/>
    <w:rsid w:val="00BB6330"/>
    <w:rsid w:val="00BD5946"/>
    <w:rsid w:val="00BE3A75"/>
    <w:rsid w:val="00BF27B9"/>
    <w:rsid w:val="00C6600B"/>
    <w:rsid w:val="00C77BEF"/>
    <w:rsid w:val="00C8112A"/>
    <w:rsid w:val="00C93CFD"/>
    <w:rsid w:val="00CC25C0"/>
    <w:rsid w:val="00CE6D18"/>
    <w:rsid w:val="00CF262D"/>
    <w:rsid w:val="00D15F2C"/>
    <w:rsid w:val="00D169FB"/>
    <w:rsid w:val="00D415CD"/>
    <w:rsid w:val="00D45A49"/>
    <w:rsid w:val="00D84A38"/>
    <w:rsid w:val="00D85B7E"/>
    <w:rsid w:val="00D97DFD"/>
    <w:rsid w:val="00E0399D"/>
    <w:rsid w:val="00E82FF9"/>
    <w:rsid w:val="00E96911"/>
    <w:rsid w:val="00EC317B"/>
    <w:rsid w:val="00EC5FDB"/>
    <w:rsid w:val="00EE1816"/>
    <w:rsid w:val="00F023A0"/>
    <w:rsid w:val="00F0405D"/>
    <w:rsid w:val="00F4186D"/>
    <w:rsid w:val="00F43F78"/>
    <w:rsid w:val="00F51216"/>
    <w:rsid w:val="00F52CE2"/>
    <w:rsid w:val="00F6470E"/>
    <w:rsid w:val="00FA4F3C"/>
    <w:rsid w:val="00FC12FC"/>
    <w:rsid w:val="00FC136C"/>
    <w:rsid w:val="00FD039E"/>
    <w:rsid w:val="00FE1162"/>
    <w:rsid w:val="00FF5C2E"/>
    <w:rsid w:val="00FF7F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D03883"/>
  <w15:chartTrackingRefBased/>
  <w15:docId w15:val="{D1042A7A-7DA8-4F01-B227-4D58554E5D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D594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594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D594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D594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D594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D5946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1683D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42567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numpy.org/doc/stable/reference/index.html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pandas.pydata.org/pandas-docs/stable/getting_started/index.html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kaggle.com/c/titanic/data" TargetMode="External"/><Relationship Id="rId11" Type="http://schemas.openxmlformats.org/officeDocument/2006/relationships/hyperlink" Target="https://scikit-learn.org/stable/index.html" TargetMode="External"/><Relationship Id="rId5" Type="http://schemas.openxmlformats.org/officeDocument/2006/relationships/hyperlink" Target="https://www.kaggle.com/c/titanic/data" TargetMode="External"/><Relationship Id="rId10" Type="http://schemas.openxmlformats.org/officeDocument/2006/relationships/hyperlink" Target="https://seaborn.pydata.org/index.htm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matplotlib.org/stable/api/inde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8</TotalTime>
  <Pages>2</Pages>
  <Words>1083</Words>
  <Characters>6177</Characters>
  <Application>Microsoft Office Word</Application>
  <DocSecurity>0</DocSecurity>
  <Lines>51</Lines>
  <Paragraphs>14</Paragraphs>
  <ScaleCrop>false</ScaleCrop>
  <Company/>
  <LinksUpToDate>false</LinksUpToDate>
  <CharactersWithSpaces>7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EGBEMI AJAYI</dc:creator>
  <cp:keywords/>
  <dc:description/>
  <cp:lastModifiedBy>ADEGBEMI AJAYI</cp:lastModifiedBy>
  <cp:revision>136</cp:revision>
  <dcterms:created xsi:type="dcterms:W3CDTF">2022-05-16T10:21:00Z</dcterms:created>
  <dcterms:modified xsi:type="dcterms:W3CDTF">2022-05-17T01:46:00Z</dcterms:modified>
</cp:coreProperties>
</file>